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2880" behindDoc="0" locked="0" layoutInCell="1" allowOverlap="1" wp14:anchorId="7026ED55" wp14:editId="4ACCF88D">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6FC12E1"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D977C9">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2880"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6FC12E1"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D977C9">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34681E4D">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5FA8D87A"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D977C9">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6976" behindDoc="0" locked="0" layoutInCell="1" allowOverlap="1" wp14:anchorId="563A8220" wp14:editId="195F4B17">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FCE27B1"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D977C9">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6976"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FCE27B1"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D977C9">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54F775AE"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D977C9">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5168" behindDoc="0" locked="0" layoutInCell="1" allowOverlap="1" wp14:anchorId="28FF82E2" wp14:editId="77D06008">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598B2A55"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D977C9">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5168;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598B2A55"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D977C9">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1072" behindDoc="0" locked="0" layoutInCell="1" allowOverlap="1" wp14:anchorId="72CD0705" wp14:editId="10011955">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36E168B0"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D977C9">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1072"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36E168B0"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D977C9">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9264" behindDoc="0" locked="0" layoutInCell="1" allowOverlap="1" wp14:anchorId="27AB0E3D" wp14:editId="15358043">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5748F620"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D977C9">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9264;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5748F620"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D977C9">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3360" behindDoc="0" locked="0" layoutInCell="1" allowOverlap="1" wp14:anchorId="3C3A7EFB" wp14:editId="40864E86">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1F925EE2"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D977C9">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3360"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1F925EE2"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D977C9">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7456" behindDoc="0" locked="0" layoutInCell="1" allowOverlap="1" wp14:anchorId="6779D888" wp14:editId="7B7F4FC1">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4A77CC41"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D977C9">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7456"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4A77CC41"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D977C9">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1552" behindDoc="0" locked="0" layoutInCell="1" allowOverlap="1" wp14:anchorId="7B037AF2" wp14:editId="5E23A096">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E26D237"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D977C9">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1552"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E26D237"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D977C9">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5648" behindDoc="0" locked="0" layoutInCell="1" allowOverlap="1" wp14:anchorId="6986B031" wp14:editId="17D495E7">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1E2B302"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D977C9">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5648"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1E2B302"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D977C9">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9744" behindDoc="0" locked="0" layoutInCell="1" allowOverlap="1" wp14:anchorId="440D3FA3" wp14:editId="5187789D">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69C8269F"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D977C9">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9744"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69C8269F"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D977C9">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3840" behindDoc="0" locked="0" layoutInCell="1" allowOverlap="1" wp14:anchorId="2282C7A7" wp14:editId="552AF3A1">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370E5947"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D977C9">
                                <w:rPr>
                                  <w:noProof/>
                                </w:rPr>
                                <w:t>13</w:t>
                              </w:r>
                              <w:r>
                                <w:fldChar w:fldCharType="end"/>
                              </w:r>
                              <w:r>
                                <w:t xml:space="preserve">: Published Server using </w:t>
                              </w:r>
                              <w:proofErr w:type="spellStart"/>
                              <w:r>
                                <w:t>noIP</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3840"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370E5947"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D977C9">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6BD14419">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7936" behindDoc="0" locked="0" layoutInCell="1" allowOverlap="1" wp14:anchorId="6BAE5381" wp14:editId="562E6067">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6A655C94"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D977C9">
                                <w:rPr>
                                  <w:noProof/>
                                </w:rPr>
                                <w:t>14</w:t>
                              </w:r>
                              <w:r>
                                <w:fldChar w:fldCharType="end"/>
                              </w:r>
                              <w:r>
                                <w:t xml:space="preserve">: Request Type </w:t>
                              </w:r>
                              <w:proofErr w:type="spellStart"/>
                              <w:r>
                                <w:t>LaunchRequest</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7936;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6A655C94"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D977C9">
                          <w:rPr>
                            <w:noProof/>
                          </w:rPr>
                          <w:t>14</w:t>
                        </w:r>
                        <w:r>
                          <w:fldChar w:fldCharType="end"/>
                        </w:r>
                        <w:r>
                          <w:t xml:space="preserve">: Request Type </w:t>
                        </w:r>
                        <w:proofErr w:type="spellStart"/>
                        <w:r>
                          <w:t>LaunchRequest</w:t>
                        </w:r>
                        <w:bookmarkEnd w:id="30"/>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6128" behindDoc="0" locked="0" layoutInCell="1" allowOverlap="1" wp14:anchorId="060F68FF" wp14:editId="4C3529DB">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03D8E63"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D977C9">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6128"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03D8E63"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D977C9">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2032" behindDoc="0" locked="0" layoutInCell="1" allowOverlap="1" wp14:anchorId="193E495F" wp14:editId="2E93999D">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607E2AD5"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D977C9">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2032"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607E2AD5"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D977C9">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lang w:val="en-GB"/>
        </w:rPr>
        <mc:AlternateContent>
          <mc:Choice Requires="wpg">
            <w:drawing>
              <wp:anchor distT="0" distB="0" distL="114300" distR="114300" simplePos="0" relativeHeight="251700224" behindDoc="0" locked="0" layoutInCell="1" allowOverlap="1" wp14:anchorId="4F661711" wp14:editId="6F78FAD1">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6A06A08F" w:rsidR="000A6B02" w:rsidRPr="00512515" w:rsidRDefault="000A6B02" w:rsidP="000A6B02">
                              <w:pPr>
                                <w:pStyle w:val="Caption"/>
                                <w:rPr>
                                  <w:rFonts w:ascii="Calibri" w:hAnsi="Calibri" w:cs="Calibri"/>
                                  <w:sz w:val="22"/>
                                  <w:szCs w:val="22"/>
                                  <w:lang w:val="en-GB"/>
                                </w:rPr>
                              </w:pPr>
                              <w:bookmarkStart w:id="35" w:name="_Ref16082271"/>
                              <w:r>
                                <w:t xml:space="preserve">Figure </w:t>
                              </w:r>
                              <w:r>
                                <w:fldChar w:fldCharType="begin"/>
                              </w:r>
                              <w:r>
                                <w:instrText xml:space="preserve"> SEQ Figure \* ARABIC </w:instrText>
                              </w:r>
                              <w:r>
                                <w:fldChar w:fldCharType="separate"/>
                              </w:r>
                              <w:r w:rsidR="00D977C9">
                                <w:rPr>
                                  <w:noProof/>
                                </w:rPr>
                                <w:t>17</w:t>
                              </w:r>
                              <w:r>
                                <w:fldChar w:fldCharType="end"/>
                              </w:r>
                              <w:r>
                                <w:t>: Database Schema</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0224"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6A06A08F"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sidR="00D977C9">
                          <w:rPr>
                            <w:noProof/>
                          </w:rPr>
                          <w:t>17</w:t>
                        </w:r>
                        <w:r>
                          <w:fldChar w:fldCharType="end"/>
                        </w:r>
                        <w:r>
                          <w:t>: Database Schema</w:t>
                        </w:r>
                        <w:bookmarkEnd w:id="36"/>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4320" behindDoc="0" locked="0" layoutInCell="1" allowOverlap="1" wp14:anchorId="1C1EEC74" wp14:editId="0F3B1B84">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6002D777" w:rsidR="00D31F11" w:rsidRPr="00DD697F" w:rsidRDefault="00D31F11" w:rsidP="00D31F11">
                              <w:pPr>
                                <w:pStyle w:val="Caption"/>
                              </w:pPr>
                              <w:bookmarkStart w:id="37" w:name="_Ref16243798"/>
                              <w:r>
                                <w:t xml:space="preserve">Figure </w:t>
                              </w:r>
                              <w:r>
                                <w:fldChar w:fldCharType="begin"/>
                              </w:r>
                              <w:r>
                                <w:instrText xml:space="preserve"> SEQ Figure \* ARABIC </w:instrText>
                              </w:r>
                              <w:r>
                                <w:fldChar w:fldCharType="separate"/>
                              </w:r>
                              <w:r w:rsidR="00D977C9">
                                <w:rPr>
                                  <w:noProof/>
                                </w:rPr>
                                <w:t>18</w:t>
                              </w:r>
                              <w:r>
                                <w:fldChar w:fldCharType="end"/>
                              </w:r>
                              <w:r>
                                <w:t>: Database Tomcat Configuration Contex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4320"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6002D777" w:rsidR="00D31F11" w:rsidRPr="00DD697F" w:rsidRDefault="00D31F11" w:rsidP="00D31F11">
                        <w:pPr>
                          <w:pStyle w:val="Caption"/>
                        </w:pPr>
                        <w:bookmarkStart w:id="38" w:name="_Ref16243798"/>
                        <w:r>
                          <w:t xml:space="preserve">Figure </w:t>
                        </w:r>
                        <w:r>
                          <w:fldChar w:fldCharType="begin"/>
                        </w:r>
                        <w:r>
                          <w:instrText xml:space="preserve"> SEQ Figure \* ARABIC </w:instrText>
                        </w:r>
                        <w:r>
                          <w:fldChar w:fldCharType="separate"/>
                        </w:r>
                        <w:r w:rsidR="00D977C9">
                          <w:rPr>
                            <w:noProof/>
                          </w:rPr>
                          <w:t>18</w:t>
                        </w:r>
                        <w:r>
                          <w:fldChar w:fldCharType="end"/>
                        </w:r>
                        <w:r>
                          <w:t>: Database Tomcat Configuration Context</w:t>
                        </w:r>
                        <w:bookmarkEnd w:id="38"/>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lang w:val="en-GB"/>
          </w:rPr>
          <w:t>https://a23a2051.ngrok.io</w:t>
        </w:r>
      </w:hyperlink>
      <w:r w:rsidR="009854DE">
        <w:rPr>
          <w:rFonts w:ascii="Calibri" w:hAnsi="Calibri" w:cs="Calibri"/>
          <w:color w:val="000000" w:themeColor="text1"/>
          <w:lang w:val="en-GB"/>
        </w:rPr>
        <w:t xml:space="preserve">. </w:t>
      </w:r>
      <w:r w:rsidR="00961B30">
        <w:rPr>
          <w:rFonts w:ascii="Calibri" w:hAnsi="Calibri" w:cs="Calibri"/>
          <w:color w:val="000000" w:themeColor="text1"/>
          <w:lang w:val="en-GB"/>
        </w:rPr>
        <w:t xml:space="preserve">As explained in the previous section, the servlet was </w:t>
      </w:r>
      <w:r w:rsidR="00B5731B">
        <w:rPr>
          <w:rFonts w:ascii="Calibri" w:hAnsi="Calibri" w:cs="Calibri"/>
          <w:color w:val="000000" w:themeColor="text1"/>
          <w:lang w:val="en-GB"/>
        </w:rPr>
        <w:t>added,</w:t>
      </w:r>
      <w:r w:rsidR="00961B30">
        <w:rPr>
          <w:rFonts w:ascii="Calibri" w:hAnsi="Calibri" w:cs="Calibri"/>
          <w:color w:val="000000" w:themeColor="text1"/>
          <w:lang w:val="en-GB"/>
        </w:rPr>
        <w:t xml:space="preserve"> and the corresponding server URL provided. </w:t>
      </w:r>
      <w:r w:rsidR="00B5731B">
        <w:rPr>
          <w:rFonts w:ascii="Calibri" w:hAnsi="Calibri" w:cs="Calibri"/>
          <w:color w:val="000000" w:themeColor="text1"/>
          <w:lang w:val="en-GB"/>
        </w:rPr>
        <w:t>Therefore, t</w:t>
      </w:r>
      <w:r w:rsidR="00B5731B">
        <w:rPr>
          <w:rFonts w:ascii="Calibri" w:hAnsi="Calibri" w:cs="Calibri"/>
          <w:color w:val="000000" w:themeColor="text1"/>
        </w:rPr>
        <w:t xml:space="preserve">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39" w:name="_Ref16505003"/>
      <w:r>
        <w:t>Speech input in typed form</w:t>
      </w:r>
      <w:bookmarkEnd w:id="39"/>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3B229D41" w:rsidR="00D31F11" w:rsidRDefault="00DD4116" w:rsidP="00DD4116">
      <w:pPr>
        <w:pStyle w:val="Caption"/>
      </w:pPr>
      <w:bookmarkStart w:id="40" w:name="_Ref16503500"/>
      <w:r>
        <w:lastRenderedPageBreak/>
        <w:t xml:space="preserve">Figure </w:t>
      </w:r>
      <w:r>
        <w:fldChar w:fldCharType="begin"/>
      </w:r>
      <w:r>
        <w:instrText xml:space="preserve"> SEQ Figure \* ARABIC </w:instrText>
      </w:r>
      <w:r>
        <w:fldChar w:fldCharType="separate"/>
      </w:r>
      <w:r w:rsidR="00D977C9">
        <w:rPr>
          <w:noProof/>
        </w:rPr>
        <w:t>19</w:t>
      </w:r>
      <w:r>
        <w:fldChar w:fldCharType="end"/>
      </w:r>
      <w:r>
        <w:t>: Typed test trial #1</w:t>
      </w:r>
      <w:bookmarkEnd w:id="40"/>
    </w:p>
    <w:p w14:paraId="6BE9A09B" w14:textId="24648C92" w:rsidR="00D31F11" w:rsidRDefault="0080044F" w:rsidP="00E90288">
      <w:r>
        <w:rPr>
          <w:noProof/>
        </w:rPr>
        <mc:AlternateContent>
          <mc:Choice Requires="wpg">
            <w:drawing>
              <wp:anchor distT="0" distB="0" distL="114300" distR="114300" simplePos="0" relativeHeight="251708416" behindDoc="0" locked="0" layoutInCell="1" allowOverlap="1" wp14:anchorId="54CCA0F1" wp14:editId="699B4688">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3AD4085B" w:rsidR="00C770EC" w:rsidRPr="001E3D76" w:rsidRDefault="00C770EC" w:rsidP="00C770EC">
                              <w:pPr>
                                <w:pStyle w:val="Caption"/>
                              </w:pPr>
                              <w:bookmarkStart w:id="41" w:name="_Ref16504194"/>
                              <w:r>
                                <w:t xml:space="preserve">Figure </w:t>
                              </w:r>
                              <w:r>
                                <w:fldChar w:fldCharType="begin"/>
                              </w:r>
                              <w:r>
                                <w:instrText xml:space="preserve"> SEQ Figure \* ARABIC </w:instrText>
                              </w:r>
                              <w:r>
                                <w:fldChar w:fldCharType="separate"/>
                              </w:r>
                              <w:r w:rsidR="00D977C9">
                                <w:rPr>
                                  <w:noProof/>
                                </w:rPr>
                                <w:t>20</w:t>
                              </w:r>
                              <w:r>
                                <w:fldChar w:fldCharType="end"/>
                              </w:r>
                              <w:r>
                                <w:t>: Tailored Sample Utteranc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8416"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3AD4085B" w:rsidR="00C770EC" w:rsidRPr="001E3D76" w:rsidRDefault="00C770EC" w:rsidP="00C770EC">
                        <w:pPr>
                          <w:pStyle w:val="Caption"/>
                        </w:pPr>
                        <w:bookmarkStart w:id="42" w:name="_Ref16504194"/>
                        <w:r>
                          <w:t xml:space="preserve">Figure </w:t>
                        </w:r>
                        <w:r>
                          <w:fldChar w:fldCharType="begin"/>
                        </w:r>
                        <w:r>
                          <w:instrText xml:space="preserve"> SEQ Figure \* ARABIC </w:instrText>
                        </w:r>
                        <w:r>
                          <w:fldChar w:fldCharType="separate"/>
                        </w:r>
                        <w:r w:rsidR="00D977C9">
                          <w:rPr>
                            <w:noProof/>
                          </w:rPr>
                          <w:t>20</w:t>
                        </w:r>
                        <w:r>
                          <w:fldChar w:fldCharType="end"/>
                        </w:r>
                        <w:r>
                          <w:t>: Tailored Sample Utterance</w:t>
                        </w:r>
                        <w:bookmarkEnd w:id="42"/>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F53ABC">
            <w:pPr>
              <w:rPr>
                <w:b/>
                <w:bCs/>
                <w:i/>
                <w:iCs/>
              </w:rPr>
            </w:pPr>
            <w:r w:rsidRPr="00D80EE5">
              <w:rPr>
                <w:b/>
                <w:bCs/>
                <w:i/>
                <w:iCs/>
              </w:rPr>
              <w:t>Utterance</w:t>
            </w:r>
          </w:p>
        </w:tc>
        <w:tc>
          <w:tcPr>
            <w:tcW w:w="1119" w:type="dxa"/>
          </w:tcPr>
          <w:p w14:paraId="1C1459D8" w14:textId="77777777" w:rsidR="00F5060C" w:rsidRPr="00022F6E" w:rsidRDefault="00F5060C" w:rsidP="00F53ABC">
            <w:pPr>
              <w:rPr>
                <w:b/>
                <w:bCs/>
              </w:rPr>
            </w:pPr>
            <w:r w:rsidRPr="00022F6E">
              <w:rPr>
                <w:b/>
                <w:bCs/>
              </w:rPr>
              <w:t>Any response?</w:t>
            </w:r>
          </w:p>
        </w:tc>
        <w:tc>
          <w:tcPr>
            <w:tcW w:w="1119" w:type="dxa"/>
          </w:tcPr>
          <w:p w14:paraId="53C77C60" w14:textId="77777777" w:rsidR="00F5060C" w:rsidRPr="00022F6E" w:rsidRDefault="00F5060C" w:rsidP="00F53ABC">
            <w:pPr>
              <w:rPr>
                <w:b/>
                <w:bCs/>
              </w:rPr>
            </w:pPr>
            <w:r>
              <w:rPr>
                <w:b/>
                <w:bCs/>
              </w:rPr>
              <w:t>Correct response?</w:t>
            </w:r>
          </w:p>
        </w:tc>
        <w:tc>
          <w:tcPr>
            <w:tcW w:w="866" w:type="dxa"/>
          </w:tcPr>
          <w:p w14:paraId="26FB3E9A" w14:textId="77777777" w:rsidR="00F5060C" w:rsidRPr="00022F6E" w:rsidRDefault="00F5060C" w:rsidP="00F53ABC">
            <w:pPr>
              <w:rPr>
                <w:b/>
                <w:bCs/>
              </w:rPr>
            </w:pPr>
            <w:r w:rsidRPr="00022F6E">
              <w:rPr>
                <w:b/>
                <w:bCs/>
              </w:rPr>
              <w:t>Correct intent?</w:t>
            </w:r>
          </w:p>
        </w:tc>
        <w:tc>
          <w:tcPr>
            <w:tcW w:w="880" w:type="dxa"/>
          </w:tcPr>
          <w:p w14:paraId="0F9D579D" w14:textId="77777777" w:rsidR="00F5060C" w:rsidRPr="00022F6E" w:rsidRDefault="00F5060C" w:rsidP="00F53ABC">
            <w:pPr>
              <w:rPr>
                <w:b/>
                <w:bCs/>
              </w:rPr>
            </w:pPr>
            <w:r w:rsidRPr="00022F6E">
              <w:rPr>
                <w:b/>
                <w:bCs/>
              </w:rPr>
              <w:t>Correct values?</w:t>
            </w:r>
          </w:p>
        </w:tc>
        <w:tc>
          <w:tcPr>
            <w:tcW w:w="1105" w:type="dxa"/>
          </w:tcPr>
          <w:p w14:paraId="2236E852" w14:textId="77777777" w:rsidR="00F5060C" w:rsidRPr="00022F6E" w:rsidRDefault="00F5060C" w:rsidP="00F53ABC">
            <w:pPr>
              <w:rPr>
                <w:b/>
                <w:bCs/>
              </w:rPr>
            </w:pPr>
            <w:r w:rsidRPr="00022F6E">
              <w:rPr>
                <w:b/>
                <w:bCs/>
              </w:rPr>
              <w:t>Correct insertion?</w:t>
            </w:r>
          </w:p>
        </w:tc>
        <w:tc>
          <w:tcPr>
            <w:tcW w:w="1744" w:type="dxa"/>
          </w:tcPr>
          <w:p w14:paraId="2F7B53CD" w14:textId="77777777" w:rsidR="00F5060C" w:rsidRPr="00022F6E" w:rsidRDefault="00F5060C" w:rsidP="00F53ABC">
            <w:pPr>
              <w:rPr>
                <w:b/>
                <w:bCs/>
              </w:rPr>
            </w:pPr>
            <w:r>
              <w:rPr>
                <w:b/>
                <w:bCs/>
              </w:rPr>
              <w:t>Comments</w:t>
            </w:r>
          </w:p>
        </w:tc>
        <w:tc>
          <w:tcPr>
            <w:tcW w:w="1348" w:type="dxa"/>
          </w:tcPr>
          <w:p w14:paraId="6DF2BC5E" w14:textId="4AF3AEFC" w:rsidR="00F5060C" w:rsidRDefault="00F5060C" w:rsidP="00F53ABC">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F53ABC">
            <w:pPr>
              <w:rPr>
                <w:i/>
                <w:iCs/>
              </w:rPr>
            </w:pPr>
            <w:r w:rsidRPr="00D80EE5">
              <w:rPr>
                <w:i/>
                <w:iCs/>
              </w:rPr>
              <w:t>“I had a bagel”</w:t>
            </w:r>
          </w:p>
        </w:tc>
        <w:tc>
          <w:tcPr>
            <w:tcW w:w="1119" w:type="dxa"/>
          </w:tcPr>
          <w:p w14:paraId="58937D44" w14:textId="77777777" w:rsidR="00F5060C" w:rsidRDefault="00F5060C" w:rsidP="00F53ABC">
            <w:r>
              <w:sym w:font="Wingdings" w:char="F0FC"/>
            </w:r>
          </w:p>
        </w:tc>
        <w:tc>
          <w:tcPr>
            <w:tcW w:w="1119" w:type="dxa"/>
          </w:tcPr>
          <w:p w14:paraId="2D396CCD" w14:textId="77777777" w:rsidR="00F5060C" w:rsidRDefault="00F5060C" w:rsidP="00F53ABC">
            <w:r>
              <w:sym w:font="Wingdings" w:char="F0FC"/>
            </w:r>
          </w:p>
        </w:tc>
        <w:tc>
          <w:tcPr>
            <w:tcW w:w="866" w:type="dxa"/>
          </w:tcPr>
          <w:p w14:paraId="0F0FB8D0" w14:textId="77777777" w:rsidR="00F5060C" w:rsidRDefault="00F5060C" w:rsidP="00F53ABC">
            <w:r>
              <w:sym w:font="Wingdings" w:char="F0FC"/>
            </w:r>
          </w:p>
        </w:tc>
        <w:tc>
          <w:tcPr>
            <w:tcW w:w="880" w:type="dxa"/>
          </w:tcPr>
          <w:p w14:paraId="6931A9D9" w14:textId="77777777" w:rsidR="00F5060C" w:rsidRDefault="00F5060C" w:rsidP="00F53ABC">
            <w:r>
              <w:sym w:font="Wingdings" w:char="F0FC"/>
            </w:r>
          </w:p>
        </w:tc>
        <w:tc>
          <w:tcPr>
            <w:tcW w:w="1105" w:type="dxa"/>
          </w:tcPr>
          <w:p w14:paraId="314DE311" w14:textId="77777777" w:rsidR="00F5060C" w:rsidRDefault="00F5060C" w:rsidP="00F53ABC">
            <w:r>
              <w:sym w:font="Wingdings" w:char="F0FC"/>
            </w:r>
          </w:p>
        </w:tc>
        <w:tc>
          <w:tcPr>
            <w:tcW w:w="1744" w:type="dxa"/>
          </w:tcPr>
          <w:p w14:paraId="140CD8F9" w14:textId="77777777" w:rsidR="00F5060C" w:rsidRDefault="00F5060C" w:rsidP="00F53ABC"/>
        </w:tc>
        <w:tc>
          <w:tcPr>
            <w:tcW w:w="1348" w:type="dxa"/>
          </w:tcPr>
          <w:p w14:paraId="4332A410" w14:textId="39456ACF" w:rsidR="00F5060C" w:rsidRDefault="00F5060C" w:rsidP="00F53ABC">
            <w:r>
              <w:t>NO</w:t>
            </w:r>
          </w:p>
        </w:tc>
      </w:tr>
      <w:tr w:rsidR="00A03BCA" w14:paraId="38105554" w14:textId="08CCDC92" w:rsidTr="00BC68E0">
        <w:tc>
          <w:tcPr>
            <w:tcW w:w="1297" w:type="dxa"/>
          </w:tcPr>
          <w:p w14:paraId="4A3BB2EB" w14:textId="77777777" w:rsidR="00F5060C" w:rsidRPr="00D80EE5" w:rsidRDefault="00F5060C" w:rsidP="00F53ABC">
            <w:pPr>
              <w:rPr>
                <w:i/>
                <w:iCs/>
              </w:rPr>
            </w:pPr>
            <w:r w:rsidRPr="00D80EE5">
              <w:rPr>
                <w:i/>
                <w:iCs/>
              </w:rPr>
              <w:t>“I had a sesame bagel with cream cheese”</w:t>
            </w:r>
          </w:p>
        </w:tc>
        <w:tc>
          <w:tcPr>
            <w:tcW w:w="1119" w:type="dxa"/>
          </w:tcPr>
          <w:p w14:paraId="6F4BC1BA" w14:textId="77777777" w:rsidR="00F5060C" w:rsidRDefault="00F5060C" w:rsidP="00F53ABC">
            <w:r>
              <w:sym w:font="Wingdings" w:char="F0FC"/>
            </w:r>
          </w:p>
        </w:tc>
        <w:tc>
          <w:tcPr>
            <w:tcW w:w="1119" w:type="dxa"/>
          </w:tcPr>
          <w:p w14:paraId="4853ED0A" w14:textId="77777777" w:rsidR="00F5060C" w:rsidRDefault="00F5060C" w:rsidP="00F53ABC">
            <w:r>
              <w:sym w:font="Wingdings" w:char="F0FC"/>
            </w:r>
          </w:p>
        </w:tc>
        <w:tc>
          <w:tcPr>
            <w:tcW w:w="866" w:type="dxa"/>
          </w:tcPr>
          <w:p w14:paraId="56B964D5" w14:textId="77777777" w:rsidR="00F5060C" w:rsidRDefault="00F5060C" w:rsidP="00F53ABC">
            <w:r>
              <w:sym w:font="Wingdings" w:char="F0FC"/>
            </w:r>
          </w:p>
        </w:tc>
        <w:tc>
          <w:tcPr>
            <w:tcW w:w="880" w:type="dxa"/>
          </w:tcPr>
          <w:p w14:paraId="215E352B" w14:textId="4332DFDF" w:rsidR="00F5060C" w:rsidRDefault="00F5060C" w:rsidP="00F53ABC">
            <w:r>
              <w:sym w:font="Wingdings" w:char="F0FC"/>
            </w:r>
          </w:p>
        </w:tc>
        <w:tc>
          <w:tcPr>
            <w:tcW w:w="1105" w:type="dxa"/>
          </w:tcPr>
          <w:p w14:paraId="362A7AC7" w14:textId="0DCA6F4C" w:rsidR="00F5060C" w:rsidRDefault="00F5060C" w:rsidP="00F53ABC">
            <w:r>
              <w:sym w:font="Wingdings" w:char="F0FC"/>
            </w:r>
          </w:p>
        </w:tc>
        <w:tc>
          <w:tcPr>
            <w:tcW w:w="1744" w:type="dxa"/>
          </w:tcPr>
          <w:p w14:paraId="16B4FB10" w14:textId="1EC3AFAE" w:rsidR="00F5060C" w:rsidRDefault="00F5060C" w:rsidP="00F53ABC"/>
        </w:tc>
        <w:tc>
          <w:tcPr>
            <w:tcW w:w="1348" w:type="dxa"/>
          </w:tcPr>
          <w:p w14:paraId="36368FF3" w14:textId="3F791B8B" w:rsidR="00F5060C" w:rsidRDefault="00F5060C" w:rsidP="00F53ABC">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F53ABC">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F53ABC">
            <w:r>
              <w:lastRenderedPageBreak/>
              <w:sym w:font="Wingdings" w:char="F0FC"/>
            </w:r>
          </w:p>
        </w:tc>
        <w:tc>
          <w:tcPr>
            <w:tcW w:w="1119" w:type="dxa"/>
          </w:tcPr>
          <w:p w14:paraId="71D4F853" w14:textId="77777777" w:rsidR="00F5060C" w:rsidRDefault="00F5060C" w:rsidP="00F53ABC">
            <w:r>
              <w:sym w:font="Wingdings 2" w:char="F0CE"/>
            </w:r>
          </w:p>
        </w:tc>
        <w:tc>
          <w:tcPr>
            <w:tcW w:w="866" w:type="dxa"/>
          </w:tcPr>
          <w:p w14:paraId="12477B52" w14:textId="77777777" w:rsidR="00F5060C" w:rsidRDefault="00F5060C" w:rsidP="00F53ABC">
            <w:r>
              <w:sym w:font="Wingdings 2" w:char="F0CE"/>
            </w:r>
          </w:p>
        </w:tc>
        <w:tc>
          <w:tcPr>
            <w:tcW w:w="880" w:type="dxa"/>
          </w:tcPr>
          <w:p w14:paraId="5B52B34F" w14:textId="77777777" w:rsidR="00F5060C" w:rsidRDefault="00F5060C" w:rsidP="00F53ABC">
            <w:r>
              <w:sym w:font="Wingdings 2" w:char="F0CE"/>
            </w:r>
          </w:p>
        </w:tc>
        <w:tc>
          <w:tcPr>
            <w:tcW w:w="1105" w:type="dxa"/>
          </w:tcPr>
          <w:p w14:paraId="0EB5B239" w14:textId="77777777" w:rsidR="00F5060C" w:rsidRDefault="00F5060C" w:rsidP="00F53ABC">
            <w:r>
              <w:sym w:font="Wingdings 2" w:char="F0CE"/>
            </w:r>
          </w:p>
        </w:tc>
        <w:tc>
          <w:tcPr>
            <w:tcW w:w="1744" w:type="dxa"/>
          </w:tcPr>
          <w:p w14:paraId="6B82E3FC" w14:textId="4715B62F" w:rsidR="00F5060C" w:rsidRDefault="00F5060C" w:rsidP="00F53ABC">
            <w:r>
              <w:t>Problem with skills response</w:t>
            </w:r>
          </w:p>
        </w:tc>
        <w:tc>
          <w:tcPr>
            <w:tcW w:w="1348" w:type="dxa"/>
          </w:tcPr>
          <w:p w14:paraId="56A61DFD" w14:textId="7EADF712" w:rsidR="00F5060C" w:rsidRDefault="00F5060C" w:rsidP="00F53ABC">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F53ABC">
            <w:pPr>
              <w:rPr>
                <w:i/>
                <w:iCs/>
              </w:rPr>
            </w:pPr>
            <w:r w:rsidRPr="00D80EE5">
              <w:rPr>
                <w:i/>
                <w:iCs/>
              </w:rPr>
              <w:t>“I ate a green apple at 11 am”</w:t>
            </w:r>
          </w:p>
        </w:tc>
        <w:tc>
          <w:tcPr>
            <w:tcW w:w="1119" w:type="dxa"/>
          </w:tcPr>
          <w:p w14:paraId="0F31B0E8" w14:textId="77777777" w:rsidR="00F5060C" w:rsidRDefault="00F5060C" w:rsidP="00F53ABC">
            <w:r>
              <w:sym w:font="Wingdings" w:char="F0FC"/>
            </w:r>
          </w:p>
        </w:tc>
        <w:tc>
          <w:tcPr>
            <w:tcW w:w="1119" w:type="dxa"/>
          </w:tcPr>
          <w:p w14:paraId="005C7D57" w14:textId="397DFCF3" w:rsidR="00F5060C" w:rsidRDefault="00F5060C" w:rsidP="00F53ABC">
            <w:r>
              <w:sym w:font="Wingdings" w:char="F0FC"/>
            </w:r>
          </w:p>
        </w:tc>
        <w:tc>
          <w:tcPr>
            <w:tcW w:w="866" w:type="dxa"/>
          </w:tcPr>
          <w:p w14:paraId="774129E6" w14:textId="76A704D6" w:rsidR="00F5060C" w:rsidRDefault="00F5060C" w:rsidP="00F53ABC">
            <w:r>
              <w:sym w:font="Wingdings" w:char="F0FC"/>
            </w:r>
          </w:p>
        </w:tc>
        <w:tc>
          <w:tcPr>
            <w:tcW w:w="880" w:type="dxa"/>
          </w:tcPr>
          <w:p w14:paraId="19F15EB6" w14:textId="1B7D657F" w:rsidR="00F5060C" w:rsidRDefault="00F5060C" w:rsidP="00F53ABC">
            <w:r>
              <w:sym w:font="Wingdings" w:char="F0FC"/>
            </w:r>
          </w:p>
        </w:tc>
        <w:tc>
          <w:tcPr>
            <w:tcW w:w="1105" w:type="dxa"/>
          </w:tcPr>
          <w:p w14:paraId="5BCB1B3F" w14:textId="3341145E" w:rsidR="00F5060C" w:rsidRDefault="00F5060C" w:rsidP="00F53ABC">
            <w:r>
              <w:sym w:font="Wingdings" w:char="F0FC"/>
            </w:r>
          </w:p>
        </w:tc>
        <w:tc>
          <w:tcPr>
            <w:tcW w:w="1744" w:type="dxa"/>
          </w:tcPr>
          <w:p w14:paraId="19E12365" w14:textId="7496F213" w:rsidR="00F5060C" w:rsidRDefault="00F5060C" w:rsidP="00F53ABC">
            <w:r>
              <w:t>Prompted for meal time</w:t>
            </w:r>
          </w:p>
        </w:tc>
        <w:tc>
          <w:tcPr>
            <w:tcW w:w="1348" w:type="dxa"/>
          </w:tcPr>
          <w:p w14:paraId="5875A47A" w14:textId="6559AC00" w:rsidR="00F5060C" w:rsidRDefault="00F5060C" w:rsidP="00F53ABC">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F53ABC">
            <w:pPr>
              <w:rPr>
                <w:i/>
                <w:iCs/>
              </w:rPr>
            </w:pPr>
            <w:r w:rsidRPr="00D80EE5">
              <w:rPr>
                <w:i/>
                <w:iCs/>
              </w:rPr>
              <w:t>“I had an olive and avocado baguette for lunch”</w:t>
            </w:r>
          </w:p>
        </w:tc>
        <w:tc>
          <w:tcPr>
            <w:tcW w:w="1119" w:type="dxa"/>
          </w:tcPr>
          <w:p w14:paraId="496E768A" w14:textId="77777777" w:rsidR="00F5060C" w:rsidRDefault="00F5060C" w:rsidP="00F53ABC">
            <w:r>
              <w:sym w:font="Wingdings" w:char="F0FC"/>
            </w:r>
          </w:p>
        </w:tc>
        <w:tc>
          <w:tcPr>
            <w:tcW w:w="1119" w:type="dxa"/>
          </w:tcPr>
          <w:p w14:paraId="2DC66BE5" w14:textId="77777777" w:rsidR="00F5060C" w:rsidRDefault="00F5060C" w:rsidP="00F53ABC">
            <w:r>
              <w:sym w:font="Wingdings" w:char="F0FC"/>
            </w:r>
          </w:p>
        </w:tc>
        <w:tc>
          <w:tcPr>
            <w:tcW w:w="866" w:type="dxa"/>
          </w:tcPr>
          <w:p w14:paraId="3025E8EA" w14:textId="77777777" w:rsidR="00F5060C" w:rsidRDefault="00F5060C" w:rsidP="00F53ABC">
            <w:r>
              <w:sym w:font="Wingdings" w:char="F0FC"/>
            </w:r>
          </w:p>
        </w:tc>
        <w:tc>
          <w:tcPr>
            <w:tcW w:w="880" w:type="dxa"/>
          </w:tcPr>
          <w:p w14:paraId="39651FBE" w14:textId="77777777" w:rsidR="00F5060C" w:rsidRDefault="00F5060C" w:rsidP="00F53ABC">
            <w:r>
              <w:sym w:font="Wingdings" w:char="F0FC"/>
            </w:r>
          </w:p>
        </w:tc>
        <w:tc>
          <w:tcPr>
            <w:tcW w:w="1105" w:type="dxa"/>
          </w:tcPr>
          <w:p w14:paraId="777F817B" w14:textId="77777777" w:rsidR="00F5060C" w:rsidRDefault="00F5060C" w:rsidP="00F53ABC">
            <w:r>
              <w:sym w:font="Wingdings" w:char="F0FC"/>
            </w:r>
          </w:p>
        </w:tc>
        <w:tc>
          <w:tcPr>
            <w:tcW w:w="1744" w:type="dxa"/>
          </w:tcPr>
          <w:p w14:paraId="71973422" w14:textId="77777777" w:rsidR="00F5060C" w:rsidRDefault="00F5060C" w:rsidP="00F53ABC"/>
        </w:tc>
        <w:tc>
          <w:tcPr>
            <w:tcW w:w="1348" w:type="dxa"/>
          </w:tcPr>
          <w:p w14:paraId="3ED774F4" w14:textId="047F271B" w:rsidR="00F5060C" w:rsidRDefault="006D021C" w:rsidP="00F53ABC">
            <w:r>
              <w:t>NO</w:t>
            </w:r>
          </w:p>
        </w:tc>
      </w:tr>
      <w:tr w:rsidR="00A03BCA" w14:paraId="46AB7067" w14:textId="6AAE9A64" w:rsidTr="00BC68E0">
        <w:tc>
          <w:tcPr>
            <w:tcW w:w="1297" w:type="dxa"/>
          </w:tcPr>
          <w:p w14:paraId="38D75995" w14:textId="602C3038" w:rsidR="00F5060C" w:rsidRPr="00D80EE5" w:rsidRDefault="00F5060C" w:rsidP="00F53ABC">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F53ABC">
            <w:r>
              <w:sym w:font="Wingdings" w:char="F0FC"/>
            </w:r>
          </w:p>
        </w:tc>
        <w:tc>
          <w:tcPr>
            <w:tcW w:w="1119" w:type="dxa"/>
          </w:tcPr>
          <w:p w14:paraId="31F5F259" w14:textId="77777777" w:rsidR="00F5060C" w:rsidRDefault="00F5060C" w:rsidP="00F53ABC">
            <w:r>
              <w:sym w:font="Wingdings 2" w:char="F0CE"/>
            </w:r>
          </w:p>
        </w:tc>
        <w:tc>
          <w:tcPr>
            <w:tcW w:w="866" w:type="dxa"/>
          </w:tcPr>
          <w:p w14:paraId="435F0FC2" w14:textId="77777777" w:rsidR="00F5060C" w:rsidRDefault="00F5060C" w:rsidP="00F53ABC">
            <w:r>
              <w:sym w:font="Wingdings 2" w:char="F0CE"/>
            </w:r>
          </w:p>
        </w:tc>
        <w:tc>
          <w:tcPr>
            <w:tcW w:w="880" w:type="dxa"/>
          </w:tcPr>
          <w:p w14:paraId="30EC4DA2" w14:textId="7089EFE4" w:rsidR="00F5060C" w:rsidRDefault="00A03BCA" w:rsidP="00F53ABC">
            <w:r>
              <w:sym w:font="Wingdings" w:char="F0FC"/>
            </w:r>
          </w:p>
        </w:tc>
        <w:tc>
          <w:tcPr>
            <w:tcW w:w="1105" w:type="dxa"/>
          </w:tcPr>
          <w:p w14:paraId="746B169E" w14:textId="7E6F095B" w:rsidR="00F5060C" w:rsidRDefault="00A03BCA" w:rsidP="00F53ABC">
            <w:r>
              <w:sym w:font="Wingdings" w:char="F0FC"/>
            </w:r>
          </w:p>
        </w:tc>
        <w:tc>
          <w:tcPr>
            <w:tcW w:w="1744" w:type="dxa"/>
          </w:tcPr>
          <w:p w14:paraId="4B4F9246" w14:textId="1E0EF086" w:rsidR="00F5060C" w:rsidRDefault="00A03BCA" w:rsidP="00F53ABC">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F53ABC">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F53ABC">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F53ABC">
            <w:r>
              <w:sym w:font="Wingdings" w:char="F0FC"/>
            </w:r>
          </w:p>
        </w:tc>
        <w:tc>
          <w:tcPr>
            <w:tcW w:w="1119" w:type="dxa"/>
          </w:tcPr>
          <w:p w14:paraId="1D9A52E9" w14:textId="77777777" w:rsidR="00F5060C" w:rsidRDefault="00F5060C" w:rsidP="00F53ABC">
            <w:r>
              <w:sym w:font="Wingdings" w:char="F0FC"/>
            </w:r>
          </w:p>
        </w:tc>
        <w:tc>
          <w:tcPr>
            <w:tcW w:w="866" w:type="dxa"/>
          </w:tcPr>
          <w:p w14:paraId="446B6B91" w14:textId="77777777" w:rsidR="00F5060C" w:rsidRDefault="00F5060C" w:rsidP="00F53ABC">
            <w:r>
              <w:sym w:font="Wingdings" w:char="F0FC"/>
            </w:r>
          </w:p>
        </w:tc>
        <w:tc>
          <w:tcPr>
            <w:tcW w:w="880" w:type="dxa"/>
          </w:tcPr>
          <w:p w14:paraId="680A78FC" w14:textId="77777777" w:rsidR="00F5060C" w:rsidRDefault="00F5060C" w:rsidP="00F53ABC">
            <w:r>
              <w:sym w:font="Wingdings" w:char="F0FC"/>
            </w:r>
          </w:p>
        </w:tc>
        <w:tc>
          <w:tcPr>
            <w:tcW w:w="1105" w:type="dxa"/>
          </w:tcPr>
          <w:p w14:paraId="74D0372E" w14:textId="77777777" w:rsidR="00F5060C" w:rsidRDefault="00F5060C" w:rsidP="00F53ABC">
            <w:r>
              <w:sym w:font="Wingdings" w:char="F0FC"/>
            </w:r>
          </w:p>
        </w:tc>
        <w:tc>
          <w:tcPr>
            <w:tcW w:w="1744" w:type="dxa"/>
          </w:tcPr>
          <w:p w14:paraId="72E1E588" w14:textId="77777777" w:rsidR="00F5060C" w:rsidRDefault="00F5060C" w:rsidP="00F53ABC"/>
        </w:tc>
        <w:tc>
          <w:tcPr>
            <w:tcW w:w="1348" w:type="dxa"/>
          </w:tcPr>
          <w:p w14:paraId="0AACEC3F" w14:textId="1EA6DB14" w:rsidR="00F5060C" w:rsidRDefault="00C77C38" w:rsidP="00F53ABC">
            <w:r>
              <w:t>NO</w:t>
            </w:r>
          </w:p>
        </w:tc>
      </w:tr>
      <w:tr w:rsidR="00A03BCA" w14:paraId="775E63FF" w14:textId="26EFE1CA" w:rsidTr="00BC68E0">
        <w:tc>
          <w:tcPr>
            <w:tcW w:w="1297" w:type="dxa"/>
          </w:tcPr>
          <w:p w14:paraId="3BB9E338" w14:textId="77777777" w:rsidR="00F5060C" w:rsidRPr="00D80EE5" w:rsidRDefault="00F5060C" w:rsidP="00F53ABC">
            <w:pPr>
              <w:rPr>
                <w:i/>
                <w:iCs/>
              </w:rPr>
            </w:pPr>
            <w:r w:rsidRPr="00D80EE5">
              <w:rPr>
                <w:i/>
                <w:iCs/>
              </w:rPr>
              <w:t>“I had a burger with chips and a coke for dinner last night”</w:t>
            </w:r>
          </w:p>
        </w:tc>
        <w:tc>
          <w:tcPr>
            <w:tcW w:w="1119" w:type="dxa"/>
          </w:tcPr>
          <w:p w14:paraId="654E9E07" w14:textId="77777777" w:rsidR="00F5060C" w:rsidRDefault="00F5060C" w:rsidP="00F53ABC">
            <w:r>
              <w:sym w:font="Wingdings 2" w:char="F0CE"/>
            </w:r>
          </w:p>
        </w:tc>
        <w:tc>
          <w:tcPr>
            <w:tcW w:w="1119" w:type="dxa"/>
          </w:tcPr>
          <w:p w14:paraId="141165B6" w14:textId="77777777" w:rsidR="00F5060C" w:rsidRDefault="00F5060C" w:rsidP="00F53ABC">
            <w:r>
              <w:sym w:font="Wingdings 2" w:char="F0CE"/>
            </w:r>
          </w:p>
        </w:tc>
        <w:tc>
          <w:tcPr>
            <w:tcW w:w="866" w:type="dxa"/>
          </w:tcPr>
          <w:p w14:paraId="7A77B18F" w14:textId="77777777" w:rsidR="00F5060C" w:rsidRDefault="00F5060C" w:rsidP="00F53ABC">
            <w:r>
              <w:sym w:font="Wingdings 2" w:char="F0CE"/>
            </w:r>
          </w:p>
        </w:tc>
        <w:tc>
          <w:tcPr>
            <w:tcW w:w="880" w:type="dxa"/>
          </w:tcPr>
          <w:p w14:paraId="5CE3AEDD" w14:textId="77777777" w:rsidR="00F5060C" w:rsidRDefault="00F5060C" w:rsidP="00F53ABC">
            <w:r>
              <w:sym w:font="Wingdings 2" w:char="F0CE"/>
            </w:r>
          </w:p>
        </w:tc>
        <w:tc>
          <w:tcPr>
            <w:tcW w:w="1105" w:type="dxa"/>
          </w:tcPr>
          <w:p w14:paraId="25B82E20" w14:textId="77777777" w:rsidR="00F5060C" w:rsidRDefault="00F5060C" w:rsidP="00F53ABC">
            <w:r>
              <w:sym w:font="Wingdings 2" w:char="F0CE"/>
            </w:r>
          </w:p>
        </w:tc>
        <w:tc>
          <w:tcPr>
            <w:tcW w:w="1744" w:type="dxa"/>
          </w:tcPr>
          <w:p w14:paraId="25CE534C" w14:textId="77777777" w:rsidR="00F5060C" w:rsidRDefault="00F5060C" w:rsidP="00F53ABC">
            <w:r>
              <w:t>Doesn’t trigger any intent</w:t>
            </w:r>
          </w:p>
        </w:tc>
        <w:tc>
          <w:tcPr>
            <w:tcW w:w="1348" w:type="dxa"/>
          </w:tcPr>
          <w:p w14:paraId="5BB5BF00" w14:textId="3E4D28C5" w:rsidR="00F5060C" w:rsidRDefault="002A03B2" w:rsidP="00F53ABC">
            <w:r>
              <w:t>NO</w:t>
            </w:r>
          </w:p>
        </w:tc>
      </w:tr>
      <w:tr w:rsidR="00A03BCA" w14:paraId="22A342C3" w14:textId="666D3AD0" w:rsidTr="00BC68E0">
        <w:tc>
          <w:tcPr>
            <w:tcW w:w="1297" w:type="dxa"/>
          </w:tcPr>
          <w:p w14:paraId="7B2F2239" w14:textId="77777777" w:rsidR="00F5060C" w:rsidRPr="00D80EE5" w:rsidRDefault="00F5060C" w:rsidP="00F53ABC">
            <w:pPr>
              <w:rPr>
                <w:i/>
                <w:iCs/>
              </w:rPr>
            </w:pPr>
            <w:r w:rsidRPr="00D80EE5">
              <w:rPr>
                <w:i/>
                <w:iCs/>
              </w:rPr>
              <w:t>“At lunch time I had a ham and cheese sandwich and a bag of crisps”</w:t>
            </w:r>
          </w:p>
        </w:tc>
        <w:tc>
          <w:tcPr>
            <w:tcW w:w="1119" w:type="dxa"/>
          </w:tcPr>
          <w:p w14:paraId="5A40D6D2" w14:textId="2991C413" w:rsidR="00F5060C" w:rsidRDefault="002A03B2" w:rsidP="00F53ABC">
            <w:r>
              <w:sym w:font="Wingdings" w:char="F0FC"/>
            </w:r>
          </w:p>
        </w:tc>
        <w:tc>
          <w:tcPr>
            <w:tcW w:w="1119" w:type="dxa"/>
          </w:tcPr>
          <w:p w14:paraId="047E28B5" w14:textId="77777777" w:rsidR="00F5060C" w:rsidRDefault="00F5060C" w:rsidP="00F53ABC">
            <w:r>
              <w:sym w:font="Wingdings 2" w:char="F0CE"/>
            </w:r>
          </w:p>
        </w:tc>
        <w:tc>
          <w:tcPr>
            <w:tcW w:w="866" w:type="dxa"/>
          </w:tcPr>
          <w:p w14:paraId="76EC693D" w14:textId="77777777" w:rsidR="00F5060C" w:rsidRDefault="00F5060C" w:rsidP="00F53ABC">
            <w:r>
              <w:sym w:font="Wingdings 2" w:char="F0CE"/>
            </w:r>
          </w:p>
        </w:tc>
        <w:tc>
          <w:tcPr>
            <w:tcW w:w="880" w:type="dxa"/>
          </w:tcPr>
          <w:p w14:paraId="668E3FEB" w14:textId="409282A7" w:rsidR="00F5060C" w:rsidRDefault="002A03B2" w:rsidP="00F53ABC">
            <w:r>
              <w:sym w:font="Wingdings" w:char="F0FC"/>
            </w:r>
          </w:p>
        </w:tc>
        <w:tc>
          <w:tcPr>
            <w:tcW w:w="1105" w:type="dxa"/>
          </w:tcPr>
          <w:p w14:paraId="7A3716D3" w14:textId="77777777" w:rsidR="00F5060C" w:rsidRDefault="00F5060C" w:rsidP="00F53ABC">
            <w:r>
              <w:sym w:font="Wingdings 2" w:char="F0CE"/>
            </w:r>
          </w:p>
        </w:tc>
        <w:tc>
          <w:tcPr>
            <w:tcW w:w="1744" w:type="dxa"/>
          </w:tcPr>
          <w:p w14:paraId="2E73918B" w14:textId="01FEA3F2" w:rsidR="00F5060C" w:rsidRDefault="002A03B2" w:rsidP="00F53ABC">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F53ABC">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F53ABC">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F53ABC">
            <w:r>
              <w:sym w:font="Wingdings 2" w:char="F0CE"/>
            </w:r>
          </w:p>
        </w:tc>
        <w:tc>
          <w:tcPr>
            <w:tcW w:w="1119" w:type="dxa"/>
          </w:tcPr>
          <w:p w14:paraId="38D471D9" w14:textId="77777777" w:rsidR="00F5060C" w:rsidRDefault="00F5060C" w:rsidP="00F53ABC">
            <w:r>
              <w:sym w:font="Wingdings 2" w:char="F0CE"/>
            </w:r>
          </w:p>
        </w:tc>
        <w:tc>
          <w:tcPr>
            <w:tcW w:w="866" w:type="dxa"/>
          </w:tcPr>
          <w:p w14:paraId="492068C0" w14:textId="5EA45B4D" w:rsidR="00F5060C" w:rsidRDefault="00D80415" w:rsidP="00F53ABC">
            <w:r>
              <w:sym w:font="Wingdings 2" w:char="F0CE"/>
            </w:r>
          </w:p>
        </w:tc>
        <w:tc>
          <w:tcPr>
            <w:tcW w:w="880" w:type="dxa"/>
          </w:tcPr>
          <w:p w14:paraId="7B5F5C32" w14:textId="77777777" w:rsidR="00F5060C" w:rsidRDefault="00F5060C" w:rsidP="00F53ABC">
            <w:r>
              <w:sym w:font="Wingdings 2" w:char="F0CE"/>
            </w:r>
          </w:p>
        </w:tc>
        <w:tc>
          <w:tcPr>
            <w:tcW w:w="1105" w:type="dxa"/>
          </w:tcPr>
          <w:p w14:paraId="1460F130" w14:textId="77777777" w:rsidR="00F5060C" w:rsidRDefault="00F5060C" w:rsidP="00F53ABC">
            <w:r>
              <w:sym w:font="Wingdings 2" w:char="F0CE"/>
            </w:r>
          </w:p>
        </w:tc>
        <w:tc>
          <w:tcPr>
            <w:tcW w:w="1744" w:type="dxa"/>
          </w:tcPr>
          <w:p w14:paraId="66117E33" w14:textId="1D1057C9" w:rsidR="00F5060C" w:rsidRDefault="00D80415" w:rsidP="00F53ABC">
            <w:r>
              <w:t>Didn’t trigger any intent</w:t>
            </w:r>
          </w:p>
        </w:tc>
        <w:tc>
          <w:tcPr>
            <w:tcW w:w="1348" w:type="dxa"/>
          </w:tcPr>
          <w:p w14:paraId="0DFFEE54" w14:textId="17C9E21A" w:rsidR="00F5060C" w:rsidRDefault="00D80415" w:rsidP="00F53ABC">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F53ABC">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F53ABC">
            <w:r>
              <w:lastRenderedPageBreak/>
              <w:sym w:font="Wingdings 2" w:char="F0CE"/>
            </w:r>
          </w:p>
        </w:tc>
        <w:tc>
          <w:tcPr>
            <w:tcW w:w="1119" w:type="dxa"/>
          </w:tcPr>
          <w:p w14:paraId="5AB16D40" w14:textId="77777777" w:rsidR="00F5060C" w:rsidRDefault="00F5060C" w:rsidP="00F53ABC">
            <w:r>
              <w:sym w:font="Wingdings 2" w:char="F0CE"/>
            </w:r>
          </w:p>
        </w:tc>
        <w:tc>
          <w:tcPr>
            <w:tcW w:w="866" w:type="dxa"/>
          </w:tcPr>
          <w:p w14:paraId="63B91F5E" w14:textId="77777777" w:rsidR="00F5060C" w:rsidRDefault="00F5060C" w:rsidP="00F53ABC">
            <w:r>
              <w:sym w:font="Wingdings 2" w:char="F0CE"/>
            </w:r>
          </w:p>
        </w:tc>
        <w:tc>
          <w:tcPr>
            <w:tcW w:w="880" w:type="dxa"/>
          </w:tcPr>
          <w:p w14:paraId="4FF5414C" w14:textId="1C178F80" w:rsidR="00F5060C" w:rsidRDefault="008977BB" w:rsidP="00F53ABC">
            <w:r>
              <w:sym w:font="Wingdings 2" w:char="F0CE"/>
            </w:r>
          </w:p>
        </w:tc>
        <w:tc>
          <w:tcPr>
            <w:tcW w:w="1105" w:type="dxa"/>
          </w:tcPr>
          <w:p w14:paraId="0ED6ECE2" w14:textId="77777777" w:rsidR="00F5060C" w:rsidRDefault="00F5060C" w:rsidP="00F53ABC">
            <w:r>
              <w:sym w:font="Wingdings 2" w:char="F0CE"/>
            </w:r>
          </w:p>
        </w:tc>
        <w:tc>
          <w:tcPr>
            <w:tcW w:w="1744" w:type="dxa"/>
          </w:tcPr>
          <w:p w14:paraId="664A5FA2" w14:textId="147B1D0B" w:rsidR="00F5060C" w:rsidRDefault="008977BB" w:rsidP="00F53ABC">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18C23C18" w:rsidR="00D31F11" w:rsidRDefault="008B221C" w:rsidP="008B221C">
      <w:pPr>
        <w:pStyle w:val="Caption"/>
      </w:pPr>
      <w:r>
        <w:t xml:space="preserve">Figure </w:t>
      </w:r>
      <w:r>
        <w:fldChar w:fldCharType="begin"/>
      </w:r>
      <w:r>
        <w:instrText xml:space="preserve"> SEQ Figure \* ARABIC </w:instrText>
      </w:r>
      <w:r>
        <w:fldChar w:fldCharType="separate"/>
      </w:r>
      <w:r w:rsidR="00D977C9">
        <w:rPr>
          <w:noProof/>
        </w:rPr>
        <w:t>21</w:t>
      </w:r>
      <w:r>
        <w:fldChar w:fldCharType="end"/>
      </w:r>
      <w:r>
        <w:t>: Spoken T</w:t>
      </w:r>
      <w:r w:rsidRPr="002F265A">
        <w:t xml:space="preserve">est </w:t>
      </w:r>
      <w:r>
        <w:t>T</w:t>
      </w:r>
      <w:r w:rsidRPr="002F265A">
        <w:t>rial #</w:t>
      </w:r>
      <w:r>
        <w:t>1</w:t>
      </w:r>
    </w:p>
    <w:p w14:paraId="2DA05083" w14:textId="11CD048A"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0133E413" w14:textId="3EC15A62" w:rsidR="001342B0" w:rsidRDefault="001342B0" w:rsidP="00E90288"/>
    <w:p w14:paraId="1AB54543" w14:textId="699696B4" w:rsidR="001342B0" w:rsidRDefault="001342B0" w:rsidP="001342B0">
      <w:pPr>
        <w:pStyle w:val="Heading1"/>
        <w:numPr>
          <w:ilvl w:val="1"/>
          <w:numId w:val="2"/>
        </w:numPr>
      </w:pPr>
      <w:r>
        <w:t>Docker</w:t>
      </w:r>
    </w:p>
    <w:p w14:paraId="48DF092B" w14:textId="2FE5E950" w:rsidR="00D977C9" w:rsidRPr="001342B0" w:rsidRDefault="00DF789B" w:rsidP="001342B0">
      <w:r>
        <w:rPr>
          <w:noProof/>
        </w:rPr>
        <mc:AlternateContent>
          <mc:Choice Requires="wpg">
            <w:drawing>
              <wp:anchor distT="0" distB="0" distL="114300" distR="114300" simplePos="0" relativeHeight="251712512" behindDoc="0" locked="0" layoutInCell="1" allowOverlap="1" wp14:anchorId="71D100EE" wp14:editId="2260692E">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5BCBAE2D" w:rsidR="00D977C9" w:rsidRPr="00396107" w:rsidRDefault="00D977C9" w:rsidP="00D977C9">
                              <w:pPr>
                                <w:pStyle w:val="Caption"/>
                                <w:rPr>
                                  <w:noProof/>
                                </w:rPr>
                              </w:pPr>
                              <w:bookmarkStart w:id="43" w:name="_Ref16692982"/>
                              <w:r>
                                <w:t xml:space="preserve">Figure </w:t>
                              </w:r>
                              <w:r>
                                <w:fldChar w:fldCharType="begin"/>
                              </w:r>
                              <w:r>
                                <w:instrText xml:space="preserve"> SEQ Figure \* ARABIC </w:instrText>
                              </w:r>
                              <w:r>
                                <w:fldChar w:fldCharType="separate"/>
                              </w:r>
                              <w:r>
                                <w:rPr>
                                  <w:noProof/>
                                </w:rPr>
                                <w:t>22</w:t>
                              </w:r>
                              <w:r>
                                <w:fldChar w:fldCharType="end"/>
                              </w:r>
                              <w:r>
                                <w:t>: Docker Container vs Virtual Machin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77" style="position:absolute;margin-left:105.7pt;margin-top:183.25pt;width:350.7pt;height:232.35pt;z-index:251712512;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6f5uX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78"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2" o:title="A screenshot of a cell phone&#10;&#10;Description automatically generated"/>
                </v:shape>
                <v:shape id="Text Box 55" o:spid="_x0000_s1079"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5BCBAE2D" w:rsidR="00D977C9" w:rsidRPr="00396107" w:rsidRDefault="00D977C9" w:rsidP="00D977C9">
                        <w:pPr>
                          <w:pStyle w:val="Caption"/>
                          <w:rPr>
                            <w:noProof/>
                          </w:rPr>
                        </w:pPr>
                        <w:bookmarkStart w:id="44" w:name="_Ref16692982"/>
                        <w:r>
                          <w:t xml:space="preserve">Figure </w:t>
                        </w:r>
                        <w:r>
                          <w:fldChar w:fldCharType="begin"/>
                        </w:r>
                        <w:r>
                          <w:instrText xml:space="preserve"> SEQ Figure \* ARABIC </w:instrText>
                        </w:r>
                        <w:r>
                          <w:fldChar w:fldCharType="separate"/>
                        </w:r>
                        <w:r>
                          <w:rPr>
                            <w:noProof/>
                          </w:rPr>
                          <w:t>22</w:t>
                        </w:r>
                        <w:r>
                          <w:fldChar w:fldCharType="end"/>
                        </w:r>
                        <w:r>
                          <w:t>: Docker Container vs Virtual Machine</w:t>
                        </w:r>
                        <w:bookmarkEnd w:id="44"/>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3"/>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4"/>
      </w:r>
      <w:r w:rsidR="00214D59">
        <w:t xml:space="preserve"> </w:t>
      </w:r>
      <w:bookmarkStart w:id="45" w:name="_GoBack"/>
      <w:bookmarkEnd w:id="45"/>
    </w:p>
    <w:p w14:paraId="231E2F09" w14:textId="7220A7ED" w:rsidR="00D31F11" w:rsidRDefault="00D31F11" w:rsidP="00E90288"/>
    <w:p w14:paraId="74AD8ECF" w14:textId="06D53858" w:rsidR="00D31F11" w:rsidRDefault="00D31F11" w:rsidP="00E90288"/>
    <w:p w14:paraId="6AF560D9" w14:textId="77777777" w:rsidR="00D977C9" w:rsidRDefault="00D977C9" w:rsidP="00E90288"/>
    <w:p w14:paraId="7F17596D" w14:textId="77777777" w:rsidR="00D977C9" w:rsidRDefault="00D977C9" w:rsidP="00E90288"/>
    <w:p w14:paraId="3C9AEADF" w14:textId="77777777" w:rsidR="00D977C9" w:rsidRDefault="00D977C9" w:rsidP="00E90288"/>
    <w:p w14:paraId="6471FF9D" w14:textId="77777777" w:rsidR="00D977C9" w:rsidRDefault="00D977C9" w:rsidP="00E90288"/>
    <w:p w14:paraId="291B2F80" w14:textId="77777777" w:rsidR="00D977C9" w:rsidRDefault="00D977C9" w:rsidP="00E90288"/>
    <w:p w14:paraId="1DEF61B0" w14:textId="0C173D2D" w:rsidR="00D977C9" w:rsidRDefault="00D977C9" w:rsidP="00E90288"/>
    <w:p w14:paraId="622C0799" w14:textId="05DD3D01" w:rsidR="00D977C9" w:rsidRDefault="00D977C9" w:rsidP="00E90288"/>
    <w:p w14:paraId="333D4CCE" w14:textId="0A33ABC6" w:rsidR="00D31F11" w:rsidRDefault="00D31F11" w:rsidP="00E90288"/>
    <w:p w14:paraId="2C29042B" w14:textId="046D96FE" w:rsidR="00D977C9" w:rsidRDefault="00D977C9" w:rsidP="00E90288"/>
    <w:p w14:paraId="7B4636F5" w14:textId="4FB7470B" w:rsidR="00D977C9" w:rsidRDefault="00D977C9" w:rsidP="00E90288"/>
    <w:p w14:paraId="452D5C85" w14:textId="784326E4" w:rsidR="00D977C9" w:rsidRDefault="00D977C9" w:rsidP="00E90288"/>
    <w:p w14:paraId="4337EB18" w14:textId="5342D1B5" w:rsidR="00D977C9" w:rsidRDefault="00D977C9" w:rsidP="00E90288"/>
    <w:p w14:paraId="4573EC5D" w14:textId="0B3F7CF0" w:rsidR="00D977C9" w:rsidRDefault="00D977C9" w:rsidP="00E90288"/>
    <w:p w14:paraId="1DA8ABCD" w14:textId="6AD39C2E" w:rsidR="00D977C9" w:rsidRDefault="00D977C9" w:rsidP="00E90288"/>
    <w:p w14:paraId="531B8034" w14:textId="61122F85" w:rsidR="00D977C9" w:rsidRDefault="00D977C9" w:rsidP="00E90288"/>
    <w:p w14:paraId="11B5D8FC" w14:textId="085202F5" w:rsidR="00D977C9" w:rsidRDefault="00D977C9" w:rsidP="00E90288"/>
    <w:p w14:paraId="4D482873" w14:textId="6444AD80" w:rsidR="00D977C9" w:rsidRDefault="00D977C9" w:rsidP="00E90288"/>
    <w:p w14:paraId="39C0ECA7" w14:textId="3943A4C0" w:rsidR="00D977C9" w:rsidRDefault="00D977C9" w:rsidP="00E90288"/>
    <w:p w14:paraId="73142AAB" w14:textId="31B1E87E" w:rsidR="00D977C9" w:rsidRDefault="00D977C9" w:rsidP="00E90288"/>
    <w:p w14:paraId="1130F5AE" w14:textId="1E4DC7C4" w:rsidR="00DF789B" w:rsidRDefault="00DF789B" w:rsidP="00E90288"/>
    <w:p w14:paraId="28F55C7B" w14:textId="67E9AFF3" w:rsidR="00DF789B" w:rsidRDefault="00DF789B" w:rsidP="00E90288"/>
    <w:p w14:paraId="0B0FF23E" w14:textId="7DCCFCC0" w:rsidR="00DF789B" w:rsidRDefault="00DF789B" w:rsidP="00E90288"/>
    <w:p w14:paraId="3C0955D9" w14:textId="77777777" w:rsidR="00DF789B" w:rsidRDefault="00DF789B" w:rsidP="00E90288"/>
    <w:p w14:paraId="48B55085" w14:textId="6EDECD4A" w:rsidR="00D977C9" w:rsidRDefault="00D977C9" w:rsidP="00E90288"/>
    <w:p w14:paraId="74767AF4" w14:textId="77777777" w:rsidR="00D977C9" w:rsidRPr="009A2AB7" w:rsidRDefault="00D977C9" w:rsidP="00E90288"/>
    <w:sectPr w:rsidR="00D977C9"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428C5" w14:textId="77777777" w:rsidR="00514CB9" w:rsidRDefault="00514CB9" w:rsidP="003C242F">
      <w:r>
        <w:separator/>
      </w:r>
    </w:p>
  </w:endnote>
  <w:endnote w:type="continuationSeparator" w:id="0">
    <w:p w14:paraId="3D9BAC85" w14:textId="77777777" w:rsidR="00514CB9" w:rsidRDefault="00514CB9" w:rsidP="003C242F">
      <w:r>
        <w:continuationSeparator/>
      </w:r>
    </w:p>
  </w:endnote>
  <w:endnote w:id="1">
    <w:p w14:paraId="50786000" w14:textId="2ECCA779"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00D31F11" w:rsidRPr="00D31F11">
        <w:rPr>
          <w:noProof/>
        </w:rPr>
        <w:t xml:space="preserve"> </w:t>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FA0609" w:rsidRPr="00FA0609" w:rsidRDefault="00FA0609">
      <w:pPr>
        <w:pStyle w:val="EndnoteText"/>
      </w:pPr>
      <w:r>
        <w:rPr>
          <w:rStyle w:val="EndnoteReference"/>
        </w:rPr>
        <w:endnoteRef/>
      </w:r>
      <w:r>
        <w:t xml:space="preserve"> </w:t>
      </w:r>
      <w:r>
        <w:fldChar w:fldCharType="begin" w:fldLock="1"/>
      </w:r>
      <w:r w:rsidR="0088492A">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22346A4C" w14:textId="6EA6424C" w:rsidR="00DF789B" w:rsidRPr="00DF789B" w:rsidRDefault="00DF789B">
      <w:pPr>
        <w:pStyle w:val="EndnoteText"/>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4">
    <w:p w14:paraId="3D3FD012" w14:textId="4F9F3F6E" w:rsidR="0088492A" w:rsidRPr="0088492A" w:rsidRDefault="0088492A">
      <w:pPr>
        <w:pStyle w:val="EndnoteText"/>
      </w:pPr>
      <w:r>
        <w:rPr>
          <w:rStyle w:val="EndnoteReference"/>
        </w:rPr>
        <w:endnoteRef/>
      </w:r>
      <w:r>
        <w:t xml:space="preserve"> </w:t>
      </w:r>
      <w:r>
        <w:fldChar w:fldCharType="begin" w:fldLock="1"/>
      </w:r>
      <w:r w:rsidR="00DF789B">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8B995" w14:textId="77777777" w:rsidR="00514CB9" w:rsidRDefault="00514CB9" w:rsidP="003C242F">
      <w:r>
        <w:separator/>
      </w:r>
    </w:p>
  </w:footnote>
  <w:footnote w:type="continuationSeparator" w:id="0">
    <w:p w14:paraId="68655573" w14:textId="77777777" w:rsidR="00514CB9" w:rsidRDefault="00514CB9"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3481"/>
    <w:rsid w:val="000057BF"/>
    <w:rsid w:val="00012210"/>
    <w:rsid w:val="00012308"/>
    <w:rsid w:val="00013708"/>
    <w:rsid w:val="000168E6"/>
    <w:rsid w:val="00022F6E"/>
    <w:rsid w:val="00023C14"/>
    <w:rsid w:val="0002412D"/>
    <w:rsid w:val="0002798B"/>
    <w:rsid w:val="000319E3"/>
    <w:rsid w:val="000322DD"/>
    <w:rsid w:val="000325FE"/>
    <w:rsid w:val="0004534E"/>
    <w:rsid w:val="00047A2C"/>
    <w:rsid w:val="00056F33"/>
    <w:rsid w:val="00061963"/>
    <w:rsid w:val="00073D7D"/>
    <w:rsid w:val="00074A7E"/>
    <w:rsid w:val="00081C40"/>
    <w:rsid w:val="00092D8C"/>
    <w:rsid w:val="00092FCF"/>
    <w:rsid w:val="000A6B02"/>
    <w:rsid w:val="000A6D7E"/>
    <w:rsid w:val="000A742F"/>
    <w:rsid w:val="000B6C32"/>
    <w:rsid w:val="000C22B8"/>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37B4"/>
    <w:rsid w:val="001545C1"/>
    <w:rsid w:val="00156D23"/>
    <w:rsid w:val="00161283"/>
    <w:rsid w:val="00163DD8"/>
    <w:rsid w:val="001721D0"/>
    <w:rsid w:val="0017257B"/>
    <w:rsid w:val="00172645"/>
    <w:rsid w:val="00174B96"/>
    <w:rsid w:val="00175EFD"/>
    <w:rsid w:val="00176E40"/>
    <w:rsid w:val="00177F1A"/>
    <w:rsid w:val="00197943"/>
    <w:rsid w:val="001A5E4B"/>
    <w:rsid w:val="001B1FF0"/>
    <w:rsid w:val="001B2DB4"/>
    <w:rsid w:val="001B4918"/>
    <w:rsid w:val="001C0761"/>
    <w:rsid w:val="001C0AED"/>
    <w:rsid w:val="001D5B9B"/>
    <w:rsid w:val="001D72BB"/>
    <w:rsid w:val="001E707B"/>
    <w:rsid w:val="001F2D45"/>
    <w:rsid w:val="001F6976"/>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A03B2"/>
    <w:rsid w:val="002A4910"/>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317C0"/>
    <w:rsid w:val="003347AC"/>
    <w:rsid w:val="00334A02"/>
    <w:rsid w:val="00334BC4"/>
    <w:rsid w:val="00344AF9"/>
    <w:rsid w:val="00345767"/>
    <w:rsid w:val="00347826"/>
    <w:rsid w:val="003549AF"/>
    <w:rsid w:val="00365687"/>
    <w:rsid w:val="00373814"/>
    <w:rsid w:val="003807DD"/>
    <w:rsid w:val="00382293"/>
    <w:rsid w:val="00390EAA"/>
    <w:rsid w:val="00394083"/>
    <w:rsid w:val="003957C9"/>
    <w:rsid w:val="003A1940"/>
    <w:rsid w:val="003A1F07"/>
    <w:rsid w:val="003A207A"/>
    <w:rsid w:val="003C242F"/>
    <w:rsid w:val="003D430E"/>
    <w:rsid w:val="003E3FB0"/>
    <w:rsid w:val="003E5DD4"/>
    <w:rsid w:val="003F38CD"/>
    <w:rsid w:val="004018AE"/>
    <w:rsid w:val="0040683B"/>
    <w:rsid w:val="004078DF"/>
    <w:rsid w:val="00411942"/>
    <w:rsid w:val="00415038"/>
    <w:rsid w:val="004150AC"/>
    <w:rsid w:val="00420299"/>
    <w:rsid w:val="00422C49"/>
    <w:rsid w:val="0042419B"/>
    <w:rsid w:val="004317A5"/>
    <w:rsid w:val="004328B5"/>
    <w:rsid w:val="00433F8B"/>
    <w:rsid w:val="0043726E"/>
    <w:rsid w:val="00440421"/>
    <w:rsid w:val="004426FF"/>
    <w:rsid w:val="004432BD"/>
    <w:rsid w:val="00443508"/>
    <w:rsid w:val="004451E5"/>
    <w:rsid w:val="00453F96"/>
    <w:rsid w:val="00455C58"/>
    <w:rsid w:val="004567C5"/>
    <w:rsid w:val="00465014"/>
    <w:rsid w:val="00471C9E"/>
    <w:rsid w:val="0047377F"/>
    <w:rsid w:val="00474771"/>
    <w:rsid w:val="00485ED5"/>
    <w:rsid w:val="00491592"/>
    <w:rsid w:val="00492599"/>
    <w:rsid w:val="004944A8"/>
    <w:rsid w:val="004A6B79"/>
    <w:rsid w:val="004B60D8"/>
    <w:rsid w:val="004C6156"/>
    <w:rsid w:val="004D02F1"/>
    <w:rsid w:val="004D0683"/>
    <w:rsid w:val="004E0624"/>
    <w:rsid w:val="004E73F5"/>
    <w:rsid w:val="004F013B"/>
    <w:rsid w:val="004F67DF"/>
    <w:rsid w:val="004F6838"/>
    <w:rsid w:val="00502262"/>
    <w:rsid w:val="00502370"/>
    <w:rsid w:val="0050410F"/>
    <w:rsid w:val="00505F33"/>
    <w:rsid w:val="00506162"/>
    <w:rsid w:val="00506D67"/>
    <w:rsid w:val="00510F59"/>
    <w:rsid w:val="00512E5E"/>
    <w:rsid w:val="00514CB9"/>
    <w:rsid w:val="00515094"/>
    <w:rsid w:val="00517B76"/>
    <w:rsid w:val="00522545"/>
    <w:rsid w:val="00527EB5"/>
    <w:rsid w:val="00532796"/>
    <w:rsid w:val="00533ED3"/>
    <w:rsid w:val="0053591A"/>
    <w:rsid w:val="00543C8C"/>
    <w:rsid w:val="00553283"/>
    <w:rsid w:val="0055357B"/>
    <w:rsid w:val="00560348"/>
    <w:rsid w:val="00562BAB"/>
    <w:rsid w:val="00564064"/>
    <w:rsid w:val="0057309B"/>
    <w:rsid w:val="0057580B"/>
    <w:rsid w:val="00576F7E"/>
    <w:rsid w:val="00577278"/>
    <w:rsid w:val="00577D52"/>
    <w:rsid w:val="0058128B"/>
    <w:rsid w:val="005846C2"/>
    <w:rsid w:val="005854C5"/>
    <w:rsid w:val="00590944"/>
    <w:rsid w:val="0059168A"/>
    <w:rsid w:val="005959A5"/>
    <w:rsid w:val="00596194"/>
    <w:rsid w:val="005A46E8"/>
    <w:rsid w:val="005A57C4"/>
    <w:rsid w:val="005A6F82"/>
    <w:rsid w:val="005B7ECF"/>
    <w:rsid w:val="005D45A4"/>
    <w:rsid w:val="005E0E8B"/>
    <w:rsid w:val="005E51CC"/>
    <w:rsid w:val="005F1675"/>
    <w:rsid w:val="005F4E40"/>
    <w:rsid w:val="005F4EAF"/>
    <w:rsid w:val="005F71F0"/>
    <w:rsid w:val="006017F1"/>
    <w:rsid w:val="0060370D"/>
    <w:rsid w:val="00606928"/>
    <w:rsid w:val="00610449"/>
    <w:rsid w:val="00611E6E"/>
    <w:rsid w:val="00612EB1"/>
    <w:rsid w:val="00632357"/>
    <w:rsid w:val="0063768B"/>
    <w:rsid w:val="006433E3"/>
    <w:rsid w:val="00647987"/>
    <w:rsid w:val="006520DC"/>
    <w:rsid w:val="00655DE6"/>
    <w:rsid w:val="00670C9E"/>
    <w:rsid w:val="00676736"/>
    <w:rsid w:val="006906C5"/>
    <w:rsid w:val="00691C2D"/>
    <w:rsid w:val="00696308"/>
    <w:rsid w:val="006A303E"/>
    <w:rsid w:val="006A42C9"/>
    <w:rsid w:val="006A4CA6"/>
    <w:rsid w:val="006C1825"/>
    <w:rsid w:val="006D021C"/>
    <w:rsid w:val="006D465B"/>
    <w:rsid w:val="006D5936"/>
    <w:rsid w:val="006E117F"/>
    <w:rsid w:val="006E7093"/>
    <w:rsid w:val="007036EE"/>
    <w:rsid w:val="00711F04"/>
    <w:rsid w:val="007120BF"/>
    <w:rsid w:val="007158B9"/>
    <w:rsid w:val="0071743E"/>
    <w:rsid w:val="00726C97"/>
    <w:rsid w:val="00730089"/>
    <w:rsid w:val="0073084E"/>
    <w:rsid w:val="00733795"/>
    <w:rsid w:val="007460D0"/>
    <w:rsid w:val="00776DEF"/>
    <w:rsid w:val="0077770B"/>
    <w:rsid w:val="007837B7"/>
    <w:rsid w:val="00787F18"/>
    <w:rsid w:val="0079736B"/>
    <w:rsid w:val="007B21A5"/>
    <w:rsid w:val="007B5055"/>
    <w:rsid w:val="007B69F9"/>
    <w:rsid w:val="007C2DDA"/>
    <w:rsid w:val="007C4A08"/>
    <w:rsid w:val="007C707A"/>
    <w:rsid w:val="007D142F"/>
    <w:rsid w:val="007E41C9"/>
    <w:rsid w:val="007E67A5"/>
    <w:rsid w:val="007E6D96"/>
    <w:rsid w:val="007F487E"/>
    <w:rsid w:val="0080044F"/>
    <w:rsid w:val="00806B94"/>
    <w:rsid w:val="00812C83"/>
    <w:rsid w:val="008252EF"/>
    <w:rsid w:val="0082550E"/>
    <w:rsid w:val="0082670E"/>
    <w:rsid w:val="00827D45"/>
    <w:rsid w:val="00835D91"/>
    <w:rsid w:val="008402F7"/>
    <w:rsid w:val="008444BB"/>
    <w:rsid w:val="00844BBD"/>
    <w:rsid w:val="00851A0B"/>
    <w:rsid w:val="00852393"/>
    <w:rsid w:val="00857A33"/>
    <w:rsid w:val="0086223E"/>
    <w:rsid w:val="00863B15"/>
    <w:rsid w:val="008650DB"/>
    <w:rsid w:val="0087093D"/>
    <w:rsid w:val="008742CA"/>
    <w:rsid w:val="00876A44"/>
    <w:rsid w:val="0088492A"/>
    <w:rsid w:val="00887782"/>
    <w:rsid w:val="008910CE"/>
    <w:rsid w:val="00892243"/>
    <w:rsid w:val="00893D8B"/>
    <w:rsid w:val="008977BB"/>
    <w:rsid w:val="008A5814"/>
    <w:rsid w:val="008A67EC"/>
    <w:rsid w:val="008B0BBA"/>
    <w:rsid w:val="008B221C"/>
    <w:rsid w:val="008B35E9"/>
    <w:rsid w:val="008C3708"/>
    <w:rsid w:val="008D13ED"/>
    <w:rsid w:val="008D16DA"/>
    <w:rsid w:val="008D3169"/>
    <w:rsid w:val="008E6023"/>
    <w:rsid w:val="008F712D"/>
    <w:rsid w:val="0090618B"/>
    <w:rsid w:val="00906FC6"/>
    <w:rsid w:val="00913318"/>
    <w:rsid w:val="009162DF"/>
    <w:rsid w:val="00922671"/>
    <w:rsid w:val="00924A03"/>
    <w:rsid w:val="00936CD2"/>
    <w:rsid w:val="00940C6E"/>
    <w:rsid w:val="009530E5"/>
    <w:rsid w:val="00954C18"/>
    <w:rsid w:val="00961B30"/>
    <w:rsid w:val="0096320E"/>
    <w:rsid w:val="009749E7"/>
    <w:rsid w:val="009771DB"/>
    <w:rsid w:val="00977852"/>
    <w:rsid w:val="0098037F"/>
    <w:rsid w:val="009807EA"/>
    <w:rsid w:val="00981A68"/>
    <w:rsid w:val="00984954"/>
    <w:rsid w:val="009854DE"/>
    <w:rsid w:val="00986698"/>
    <w:rsid w:val="0099135F"/>
    <w:rsid w:val="00993E2C"/>
    <w:rsid w:val="00997244"/>
    <w:rsid w:val="009A2AB7"/>
    <w:rsid w:val="009A2D61"/>
    <w:rsid w:val="009C796F"/>
    <w:rsid w:val="009D0A04"/>
    <w:rsid w:val="009D2B49"/>
    <w:rsid w:val="009D2DF6"/>
    <w:rsid w:val="009E3007"/>
    <w:rsid w:val="009E34B3"/>
    <w:rsid w:val="009E519C"/>
    <w:rsid w:val="009E5514"/>
    <w:rsid w:val="009F0A58"/>
    <w:rsid w:val="00A026D1"/>
    <w:rsid w:val="00A03BCA"/>
    <w:rsid w:val="00A103E5"/>
    <w:rsid w:val="00A1483E"/>
    <w:rsid w:val="00A15DBF"/>
    <w:rsid w:val="00A27E20"/>
    <w:rsid w:val="00A329C9"/>
    <w:rsid w:val="00A33400"/>
    <w:rsid w:val="00A35AA0"/>
    <w:rsid w:val="00A401AD"/>
    <w:rsid w:val="00A500B4"/>
    <w:rsid w:val="00A5089D"/>
    <w:rsid w:val="00A53C23"/>
    <w:rsid w:val="00A54012"/>
    <w:rsid w:val="00A570C9"/>
    <w:rsid w:val="00A6649D"/>
    <w:rsid w:val="00A731E5"/>
    <w:rsid w:val="00A83C8E"/>
    <w:rsid w:val="00A84742"/>
    <w:rsid w:val="00A879B3"/>
    <w:rsid w:val="00A93019"/>
    <w:rsid w:val="00A93CED"/>
    <w:rsid w:val="00A97440"/>
    <w:rsid w:val="00A97924"/>
    <w:rsid w:val="00AB67AE"/>
    <w:rsid w:val="00AC1B5A"/>
    <w:rsid w:val="00AC34F2"/>
    <w:rsid w:val="00AD60F3"/>
    <w:rsid w:val="00AE4EA9"/>
    <w:rsid w:val="00AE5194"/>
    <w:rsid w:val="00AE7287"/>
    <w:rsid w:val="00AF5C64"/>
    <w:rsid w:val="00B05E8E"/>
    <w:rsid w:val="00B10323"/>
    <w:rsid w:val="00B11FE1"/>
    <w:rsid w:val="00B20806"/>
    <w:rsid w:val="00B23D5E"/>
    <w:rsid w:val="00B25D5D"/>
    <w:rsid w:val="00B33BA1"/>
    <w:rsid w:val="00B34DBE"/>
    <w:rsid w:val="00B37CAA"/>
    <w:rsid w:val="00B435AA"/>
    <w:rsid w:val="00B43B5D"/>
    <w:rsid w:val="00B44C56"/>
    <w:rsid w:val="00B459BF"/>
    <w:rsid w:val="00B510B0"/>
    <w:rsid w:val="00B51185"/>
    <w:rsid w:val="00B55E27"/>
    <w:rsid w:val="00B5632F"/>
    <w:rsid w:val="00B5731B"/>
    <w:rsid w:val="00B66C8B"/>
    <w:rsid w:val="00B80FBC"/>
    <w:rsid w:val="00B822CB"/>
    <w:rsid w:val="00B96911"/>
    <w:rsid w:val="00B96B00"/>
    <w:rsid w:val="00BB1B64"/>
    <w:rsid w:val="00BB3C0B"/>
    <w:rsid w:val="00BC0433"/>
    <w:rsid w:val="00BC3516"/>
    <w:rsid w:val="00BC68E0"/>
    <w:rsid w:val="00BD1B30"/>
    <w:rsid w:val="00BD383E"/>
    <w:rsid w:val="00BE584E"/>
    <w:rsid w:val="00BF4916"/>
    <w:rsid w:val="00BF760D"/>
    <w:rsid w:val="00C10811"/>
    <w:rsid w:val="00C24CC1"/>
    <w:rsid w:val="00C26E9A"/>
    <w:rsid w:val="00C27D59"/>
    <w:rsid w:val="00C3199F"/>
    <w:rsid w:val="00C33BE3"/>
    <w:rsid w:val="00C34AE0"/>
    <w:rsid w:val="00C41CE8"/>
    <w:rsid w:val="00C566D7"/>
    <w:rsid w:val="00C56945"/>
    <w:rsid w:val="00C7258B"/>
    <w:rsid w:val="00C770EC"/>
    <w:rsid w:val="00C77C38"/>
    <w:rsid w:val="00C821C5"/>
    <w:rsid w:val="00C843BF"/>
    <w:rsid w:val="00C847C6"/>
    <w:rsid w:val="00C85E69"/>
    <w:rsid w:val="00C87016"/>
    <w:rsid w:val="00C90BF6"/>
    <w:rsid w:val="00C92595"/>
    <w:rsid w:val="00C977BF"/>
    <w:rsid w:val="00CA5B59"/>
    <w:rsid w:val="00CC27B7"/>
    <w:rsid w:val="00CC51DF"/>
    <w:rsid w:val="00CC6CA6"/>
    <w:rsid w:val="00CD1CF1"/>
    <w:rsid w:val="00CD1EC2"/>
    <w:rsid w:val="00CE77CD"/>
    <w:rsid w:val="00CF27A7"/>
    <w:rsid w:val="00D06A13"/>
    <w:rsid w:val="00D11DB2"/>
    <w:rsid w:val="00D1701C"/>
    <w:rsid w:val="00D17C40"/>
    <w:rsid w:val="00D17F55"/>
    <w:rsid w:val="00D244EF"/>
    <w:rsid w:val="00D276BB"/>
    <w:rsid w:val="00D31518"/>
    <w:rsid w:val="00D31F11"/>
    <w:rsid w:val="00D366BC"/>
    <w:rsid w:val="00D5564D"/>
    <w:rsid w:val="00D6295C"/>
    <w:rsid w:val="00D63B5A"/>
    <w:rsid w:val="00D6576C"/>
    <w:rsid w:val="00D67EC8"/>
    <w:rsid w:val="00D75F36"/>
    <w:rsid w:val="00D80415"/>
    <w:rsid w:val="00D80EE5"/>
    <w:rsid w:val="00D84ABC"/>
    <w:rsid w:val="00D92B6C"/>
    <w:rsid w:val="00D957BE"/>
    <w:rsid w:val="00D96E16"/>
    <w:rsid w:val="00D977C9"/>
    <w:rsid w:val="00DB71CF"/>
    <w:rsid w:val="00DD4116"/>
    <w:rsid w:val="00DE7AAC"/>
    <w:rsid w:val="00DF1489"/>
    <w:rsid w:val="00DF3DBE"/>
    <w:rsid w:val="00DF789B"/>
    <w:rsid w:val="00E01A4F"/>
    <w:rsid w:val="00E026F3"/>
    <w:rsid w:val="00E03B5A"/>
    <w:rsid w:val="00E2675A"/>
    <w:rsid w:val="00E30210"/>
    <w:rsid w:val="00E33B64"/>
    <w:rsid w:val="00E342A5"/>
    <w:rsid w:val="00E34A73"/>
    <w:rsid w:val="00E3601A"/>
    <w:rsid w:val="00E42AED"/>
    <w:rsid w:val="00E44290"/>
    <w:rsid w:val="00E473EB"/>
    <w:rsid w:val="00E540B5"/>
    <w:rsid w:val="00E56977"/>
    <w:rsid w:val="00E63466"/>
    <w:rsid w:val="00E6401D"/>
    <w:rsid w:val="00E70D51"/>
    <w:rsid w:val="00E72304"/>
    <w:rsid w:val="00E742AF"/>
    <w:rsid w:val="00E74FF1"/>
    <w:rsid w:val="00E837F1"/>
    <w:rsid w:val="00E83EA0"/>
    <w:rsid w:val="00E85B8C"/>
    <w:rsid w:val="00E872F6"/>
    <w:rsid w:val="00E9005B"/>
    <w:rsid w:val="00E90288"/>
    <w:rsid w:val="00E93BA3"/>
    <w:rsid w:val="00E94742"/>
    <w:rsid w:val="00E961D3"/>
    <w:rsid w:val="00EA42C1"/>
    <w:rsid w:val="00EA6885"/>
    <w:rsid w:val="00EC546E"/>
    <w:rsid w:val="00EE11F7"/>
    <w:rsid w:val="00EE29BC"/>
    <w:rsid w:val="00EE49D1"/>
    <w:rsid w:val="00EE7D88"/>
    <w:rsid w:val="00EF2BB9"/>
    <w:rsid w:val="00EF3503"/>
    <w:rsid w:val="00EF56DB"/>
    <w:rsid w:val="00EF746A"/>
    <w:rsid w:val="00EF7902"/>
    <w:rsid w:val="00F02A54"/>
    <w:rsid w:val="00F02B71"/>
    <w:rsid w:val="00F16BA2"/>
    <w:rsid w:val="00F1726D"/>
    <w:rsid w:val="00F1783F"/>
    <w:rsid w:val="00F259E5"/>
    <w:rsid w:val="00F26CB6"/>
    <w:rsid w:val="00F4081B"/>
    <w:rsid w:val="00F433C4"/>
    <w:rsid w:val="00F44A76"/>
    <w:rsid w:val="00F47BAF"/>
    <w:rsid w:val="00F5060C"/>
    <w:rsid w:val="00F519B8"/>
    <w:rsid w:val="00F51D84"/>
    <w:rsid w:val="00F54097"/>
    <w:rsid w:val="00F54157"/>
    <w:rsid w:val="00F62832"/>
    <w:rsid w:val="00F6507C"/>
    <w:rsid w:val="00F74197"/>
    <w:rsid w:val="00F75B4D"/>
    <w:rsid w:val="00F91B34"/>
    <w:rsid w:val="00F940B6"/>
    <w:rsid w:val="00FA030C"/>
    <w:rsid w:val="00FA0609"/>
    <w:rsid w:val="00FB23E9"/>
    <w:rsid w:val="00FC013F"/>
    <w:rsid w:val="00FC3F7D"/>
    <w:rsid w:val="00FD67EB"/>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a23a2051.ngrok.io" TargetMode="External"/><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8" Type="http://schemas.openxmlformats.org/officeDocument/2006/relationships/image" Target="media/image1.tiff"/><Relationship Id="rId51" Type="http://schemas.openxmlformats.org/officeDocument/2006/relationships/image" Target="media/image37.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34DA7-2A20-214A-9B85-A4C687B86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26</Pages>
  <Words>7467</Words>
  <Characters>4256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559</cp:revision>
  <dcterms:created xsi:type="dcterms:W3CDTF">2019-08-01T09:54:00Z</dcterms:created>
  <dcterms:modified xsi:type="dcterms:W3CDTF">2019-08-1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